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A571E0"/>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A571E0" w:rsidP="00DD24C9">
                            <w:pPr>
                              <w:pStyle w:val="NoSpacing"/>
                              <w:rPr>
                                <w:i/>
                                <w:color w:val="262626" w:themeColor="text1" w:themeTint="D9"/>
                                <w:sz w:val="32"/>
                                <w:szCs w:val="32"/>
                                <w:lang w:val="en-GB"/>
                              </w:rPr>
                            </w:pPr>
                            <w:hyperlink r:id="rId8" w:history="1">
                              <w:r w:rsidR="0089379E"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89379E"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A571E0">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A571E0">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A571E0">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A571E0">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A571E0">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A571E0">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A571E0">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A571E0">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A571E0">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A571E0">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A571E0">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A571E0">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A571E0">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A571E0">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A571E0">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A571E0">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A571E0">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A571E0">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A571E0">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A571E0">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A571E0">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A571E0">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A571E0">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A571E0">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A571E0">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A571E0">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A571E0">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A571E0">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A571E0">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A571E0">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A571E0">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A571E0">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A571E0">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A571E0">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A571E0">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A571E0">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A571E0">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A571E0">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A571E0">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A571E0">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A571E0">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A571E0">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A571E0">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A571E0">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A571E0">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A571E0">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A571E0">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A571E0">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A571E0">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A571E0">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A571E0">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A571E0">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A571E0">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A571E0">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A571E0">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A571E0">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A571E0">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A571E0">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A571E0">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A571E0">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A571E0">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A571E0">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A571E0">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A571E0">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A571E0">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A571E0">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A571E0">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A571E0">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A571E0">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A571E0">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A571E0">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A571E0">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A571E0">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A571E0">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A571E0">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A571E0">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A571E0">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A571E0">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A571E0">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A571E0">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A571E0">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A571E0">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A571E0">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A571E0" w:rsidP="000221BA">
      <w:pPr>
        <w:keepNext/>
      </w:pPr>
      <w:r>
        <w:rPr>
          <w:noProof/>
        </w:rPr>
        <w:object w:dxaOrig="9020" w:dyaOrig="3480" w14:anchorId="26F54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52097"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A571E0" w:rsidP="00792D38">
      <w:pPr>
        <w:keepNext/>
      </w:pPr>
      <w:r>
        <w:rPr>
          <w:noProof/>
        </w:rPr>
        <w:object w:dxaOrig="9360" w:dyaOrig="1560" w14:anchorId="77ECDC10">
          <v:shape id="_x0000_i1035" type="#_x0000_t75" alt="" style="width:468pt;height:78.4pt;mso-width-percent:0;mso-height-percent:0;mso-width-percent:0;mso-height-percent:0" o:ole="">
            <v:imagedata r:id="rId14" o:title=""/>
          </v:shape>
          <o:OLEObject Type="Embed" ProgID="Word.Document.12" ShapeID="_x0000_i1035" DrawAspect="Content" ObjectID="_1596552098"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A571E0" w:rsidP="00E507F3">
      <w:pPr>
        <w:keepNext/>
      </w:pPr>
      <w:r>
        <w:rPr>
          <w:noProof/>
        </w:rPr>
        <w:object w:dxaOrig="9020" w:dyaOrig="6400" w14:anchorId="27CA62FD">
          <v:shape id="_x0000_i1034" type="#_x0000_t75" alt="" style="width:451pt;height:320pt;mso-width-percent:0;mso-height-percent:0;mso-width-percent:0;mso-height-percent:0" o:ole="">
            <v:imagedata r:id="rId17" o:title=""/>
          </v:shape>
          <o:OLEObject Type="Embed" ProgID="Word.Document.12" ShapeID="_x0000_i1034" DrawAspect="Content" ObjectID="_1596552099"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A571E0" w:rsidP="00EC1C33">
      <w:pPr>
        <w:keepNext/>
      </w:pPr>
      <w:r>
        <w:rPr>
          <w:noProof/>
        </w:rPr>
        <w:object w:dxaOrig="9020" w:dyaOrig="4700" w14:anchorId="6E5F91D4">
          <v:shape id="_x0000_i1033" type="#_x0000_t75" alt="" style="width:451pt;height:235.25pt;mso-width-percent:0;mso-height-percent:0;mso-width-percent:0;mso-height-percent:0" o:ole="">
            <v:imagedata r:id="rId19" o:title=""/>
          </v:shape>
          <o:OLEObject Type="Embed" ProgID="Word.Document.12" ShapeID="_x0000_i1033" DrawAspect="Content" ObjectID="_1596552100"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A571E0" w:rsidP="00D85C71">
      <w:pPr>
        <w:keepNext/>
      </w:pPr>
      <w:r>
        <w:rPr>
          <w:noProof/>
          <w:color w:val="000000" w:themeColor="text1"/>
        </w:rPr>
        <w:object w:dxaOrig="6980" w:dyaOrig="2390" w14:anchorId="1C8712A2">
          <v:shape id="_x0000_i1032" type="#_x0000_t75" alt="" style="width:348.65pt;height:119.15pt;mso-width-percent:0;mso-height-percent:0;mso-width-percent:0;mso-height-percent:0" o:ole="">
            <v:imagedata r:id="rId21" o:title=""/>
          </v:shape>
          <o:OLEObject Type="Embed" ProgID="Word.Document.12" ShapeID="_x0000_i1032" DrawAspect="Content" ObjectID="_1596552101"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A571E0" w:rsidP="00D85C71">
      <w:pPr>
        <w:keepNext/>
      </w:pPr>
      <w:r>
        <w:rPr>
          <w:noProof/>
        </w:rPr>
        <w:object w:dxaOrig="6970" w:dyaOrig="1370" w14:anchorId="2EF07147">
          <v:shape id="_x0000_i1031" type="#_x0000_t75" alt="" style="width:348.85pt;height:68.75pt;mso-width-percent:0;mso-height-percent:0;mso-width-percent:0;mso-height-percent:0" o:ole="">
            <v:imagedata r:id="rId23" o:title=""/>
          </v:shape>
          <o:OLEObject Type="Embed" ProgID="Word.Document.12" ShapeID="_x0000_i1031" DrawAspect="Content" ObjectID="_1596552102"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77777777" w:rsidR="002500A2" w:rsidRPr="00EF04CB" w:rsidRDefault="002500A2" w:rsidP="00A63FB5">
            <w:pPr>
              <w:rPr>
                <w:b/>
              </w:rPr>
            </w:pPr>
            <w:r>
              <w:rPr>
                <w:b/>
              </w:rPr>
              <w:t>Epochs</w:t>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lastRenderedPageBreak/>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7777777" w:rsidR="002500A2" w:rsidRDefault="002500A2" w:rsidP="00A63FB5">
            <w:r>
              <w:t>All validations on Dev dataset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w:t>
            </w:r>
            <w:r>
              <w:t>3</w:t>
            </w:r>
          </w:p>
        </w:tc>
        <w:tc>
          <w:tcPr>
            <w:tcW w:w="1188" w:type="dxa"/>
          </w:tcPr>
          <w:p w14:paraId="252B0275" w14:textId="51CE002D" w:rsidR="000D28FF" w:rsidRDefault="000D28FF" w:rsidP="000D28FF">
            <w:r>
              <w:t>1,0</w:t>
            </w:r>
            <w:r>
              <w:t>00,000</w:t>
            </w:r>
          </w:p>
        </w:tc>
        <w:tc>
          <w:tcPr>
            <w:tcW w:w="1188" w:type="dxa"/>
          </w:tcPr>
          <w:p w14:paraId="7E0A1047" w14:textId="6540E946" w:rsidR="000D28FF" w:rsidRDefault="000D28FF" w:rsidP="000D28FF">
            <w:r>
              <w:t>60</w:t>
            </w:r>
            <w:r>
              <w:t>,0</w:t>
            </w:r>
            <w:r>
              <w:t>00</w:t>
            </w:r>
          </w:p>
        </w:tc>
        <w:tc>
          <w:tcPr>
            <w:tcW w:w="1188" w:type="dxa"/>
          </w:tcPr>
          <w:p w14:paraId="631F70D9" w14:textId="2F6BB2BA" w:rsidR="000D28FF" w:rsidRDefault="000D28FF" w:rsidP="000D28FF">
            <w:r>
              <w:t>6</w:t>
            </w:r>
            <w:r>
              <w:t>0,</w:t>
            </w:r>
            <w:r>
              <w:t>000</w:t>
            </w:r>
          </w:p>
        </w:tc>
        <w:tc>
          <w:tcPr>
            <w:tcW w:w="916" w:type="dxa"/>
          </w:tcPr>
          <w:p w14:paraId="483914D1" w14:textId="3B104814" w:rsidR="000D28FF" w:rsidRDefault="000D28FF" w:rsidP="000D28FF">
            <w:r>
              <w:t>8</w:t>
            </w:r>
            <w:bookmarkStart w:id="74" w:name="_GoBack"/>
            <w:bookmarkEnd w:id="74"/>
          </w:p>
        </w:tc>
        <w:tc>
          <w:tcPr>
            <w:tcW w:w="3618" w:type="dxa"/>
          </w:tcPr>
          <w:p w14:paraId="50E0638D" w14:textId="3EB775E5" w:rsidR="000D28FF" w:rsidRDefault="000D28FF" w:rsidP="000D28FF">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5" w:name="_Toc522793423"/>
      <w:bookmarkStart w:id="76" w:name="_Ref522793673"/>
      <w:r>
        <w:t>Baseline results</w:t>
      </w:r>
      <w:bookmarkEnd w:id="75"/>
      <w:bookmarkEnd w:id="76"/>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7" w:name="_Ref522790826"/>
      <w:bookmarkStart w:id="78" w:name="_Toc522793380"/>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6</w:t>
      </w:r>
      <w:r w:rsidR="00A571E0">
        <w:rPr>
          <w:noProof/>
        </w:rPr>
        <w:fldChar w:fldCharType="end"/>
      </w:r>
      <w:bookmarkEnd w:id="77"/>
      <w:r>
        <w:t xml:space="preserve"> Baseline accuracy</w:t>
      </w:r>
      <w:bookmarkEnd w:id="78"/>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9" w:name="_Toc522793424"/>
      <w:r>
        <w:t>The ‘mini’ dataset</w:t>
      </w:r>
      <w:bookmarkEnd w:id="79"/>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lastRenderedPageBreak/>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80"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80"/>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1"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1"/>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2"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2"/>
    </w:p>
    <w:p w14:paraId="78B40850" w14:textId="1279C79C" w:rsidR="002500A2" w:rsidRDefault="002500A2" w:rsidP="002500A2">
      <w:pPr>
        <w:pStyle w:val="Caption"/>
        <w:keepNext/>
      </w:pPr>
      <w:bookmarkStart w:id="83" w:name="_Ref522791343"/>
      <w:bookmarkStart w:id="84" w:name="_Toc522793381"/>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7</w:t>
      </w:r>
      <w:r w:rsidR="00A571E0">
        <w:rPr>
          <w:noProof/>
        </w:rPr>
        <w:fldChar w:fldCharType="end"/>
      </w:r>
      <w:bookmarkEnd w:id="83"/>
      <w:r>
        <w:t xml:space="preserve"> Evaluation of mini model</w:t>
      </w:r>
      <w:bookmarkEnd w:id="84"/>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2793425"/>
      <w:r>
        <w:t>The ‘toy’ dataset</w:t>
      </w:r>
      <w:bookmarkEnd w:id="85"/>
      <w:r>
        <w:t>, version 1</w:t>
      </w:r>
      <w:bookmarkEnd w:id="86"/>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7" w:name="_Ref522354845"/>
      <w:bookmarkStart w:id="88"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9" w:name="_Ref522354846"/>
      <w:bookmarkStart w:id="90"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1" w:name="_Ref522354847"/>
      <w:bookmarkStart w:id="92"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3" w:name="_Ref522305853"/>
      <w:bookmarkStart w:id="94"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3"/>
      <w:r>
        <w:t xml:space="preserve"> Evaluation of Toy dataset v1</w:t>
      </w:r>
      <w:bookmarkEnd w:id="94"/>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5" w:name="_Toc522793426"/>
      <w:r>
        <w:t>The ‘toy’ dataset, version 2</w:t>
      </w:r>
      <w:bookmarkEnd w:id="95"/>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6" w:name="_Ref522705180"/>
      <w:bookmarkStart w:id="97"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8" w:name="_Ref522705181"/>
      <w:bookmarkStart w:id="99"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100" w:name="_Ref522705182"/>
      <w:bookmarkStart w:id="101"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100"/>
      <w:r>
        <w:t xml:space="preserve"> ToyV2 dataset non-null label accuracy</w:t>
      </w:r>
      <w:bookmarkEnd w:id="101"/>
    </w:p>
    <w:p w14:paraId="6CE516AB" w14:textId="2ED09E26" w:rsidR="002500A2" w:rsidRDefault="002500A2" w:rsidP="002500A2">
      <w:pPr>
        <w:pStyle w:val="Caption"/>
        <w:keepNext/>
      </w:pPr>
      <w:bookmarkStart w:id="102" w:name="_Toc52279338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9</w:t>
      </w:r>
      <w:r w:rsidR="00A571E0">
        <w:rPr>
          <w:noProof/>
        </w:rPr>
        <w:fldChar w:fldCharType="end"/>
      </w:r>
      <w:r>
        <w:t xml:space="preserve"> Evaluation of Toy dataset V2</w:t>
      </w:r>
      <w:bookmarkEnd w:id="102"/>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23682C52" w14:textId="71868C3B" w:rsidR="002500A2" w:rsidRDefault="002500A2" w:rsidP="002500A2"/>
    <w:p w14:paraId="6E78FE5B" w14:textId="77777777" w:rsidR="002500A2" w:rsidRDefault="002500A2" w:rsidP="002500A2">
      <w:pPr>
        <w:pStyle w:val="Heading3"/>
      </w:pPr>
      <w:bookmarkStart w:id="103" w:name="_Ref522276945"/>
      <w:bookmarkStart w:id="104" w:name="_Toc522793427"/>
      <w:r>
        <w:t>The full dataset</w:t>
      </w:r>
      <w:bookmarkEnd w:id="103"/>
      <w:bookmarkEnd w:id="104"/>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5" w:name="_Toc522793428"/>
      <w:r w:rsidRPr="00E67CD5">
        <w:t>Cross-validation</w:t>
      </w:r>
      <w:bookmarkEnd w:id="105"/>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6" w:name="_MON_1596479652"/>
    <w:bookmarkEnd w:id="106"/>
    <w:p w14:paraId="64EC156B" w14:textId="77777777" w:rsidR="002500A2" w:rsidRDefault="00A571E0" w:rsidP="002500A2">
      <w:pPr>
        <w:keepNext/>
      </w:pPr>
      <w:r>
        <w:rPr>
          <w:noProof/>
        </w:rPr>
        <w:object w:dxaOrig="6970" w:dyaOrig="1250" w14:anchorId="1BF30C0C">
          <v:shape id="_x0000_i1030" type="#_x0000_t75" alt="" style="width:348.85pt;height:63.2pt;mso-width-percent:0;mso-height-percent:0;mso-width-percent:0;mso-height-percent:0" o:ole="">
            <v:imagedata r:id="rId34" o:title=""/>
          </v:shape>
          <o:OLEObject Type="Embed" ProgID="Word.Document.12" ShapeID="_x0000_i1030" DrawAspect="Content" ObjectID="_1596552103" r:id="rId35">
            <o:FieldCodes>\s</o:FieldCodes>
          </o:OLEObject>
        </w:object>
      </w:r>
    </w:p>
    <w:p w14:paraId="4FFE880E" w14:textId="0C075877" w:rsidR="002500A2" w:rsidRPr="00600C78" w:rsidRDefault="002500A2" w:rsidP="002500A2">
      <w:pPr>
        <w:pStyle w:val="Caption"/>
      </w:pPr>
      <w:bookmarkStart w:id="107" w:name="_Ref522705764"/>
      <w:bookmarkStart w:id="108"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7"/>
      <w:r>
        <w:t xml:space="preserve"> k-fold cross validation</w:t>
      </w:r>
      <w:bookmarkEnd w:id="108"/>
    </w:p>
    <w:bookmarkStart w:id="109" w:name="_MON_1596479664"/>
    <w:bookmarkEnd w:id="109"/>
    <w:p w14:paraId="72B66749" w14:textId="77777777" w:rsidR="002500A2" w:rsidRDefault="00A571E0" w:rsidP="002500A2">
      <w:pPr>
        <w:keepNext/>
      </w:pPr>
      <w:r>
        <w:rPr>
          <w:noProof/>
        </w:rPr>
        <w:object w:dxaOrig="6970" w:dyaOrig="2840" w14:anchorId="597C8F5C">
          <v:shape id="_x0000_i1029" type="#_x0000_t75" alt="" style="width:348.85pt;height:142.45pt;mso-width-percent:0;mso-height-percent:0;mso-width-percent:0;mso-height-percent:0" o:ole="">
            <v:imagedata r:id="rId36" o:title=""/>
          </v:shape>
          <o:OLEObject Type="Embed" ProgID="Word.Document.12" ShapeID="_x0000_i1029" DrawAspect="Content" ObjectID="_1596552104" r:id="rId37">
            <o:FieldCodes>\s</o:FieldCodes>
          </o:OLEObject>
        </w:object>
      </w:r>
    </w:p>
    <w:p w14:paraId="5AA5526E" w14:textId="30FE2038" w:rsidR="002500A2" w:rsidRDefault="002500A2" w:rsidP="002500A2">
      <w:pPr>
        <w:pStyle w:val="Caption"/>
      </w:pPr>
      <w:bookmarkStart w:id="110" w:name="_Ref522705956"/>
      <w:bookmarkStart w:id="111"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10"/>
      <w:r>
        <w:t xml:space="preserve"> Python subclassing to add model evaluate</w:t>
      </w:r>
      <w:bookmarkEnd w:id="111"/>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2"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2"/>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lastRenderedPageBreak/>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3" w:name="_Ref521568905"/>
      <w:bookmarkStart w:id="114" w:name="_Toc522793429"/>
      <w:r w:rsidRPr="003A262B">
        <w:t>Unit testing</w:t>
      </w:r>
      <w:bookmarkEnd w:id="113"/>
      <w:bookmarkEnd w:id="114"/>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6"/>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5" w:name="_MON_1596479284"/>
    <w:bookmarkEnd w:id="115"/>
    <w:p w14:paraId="59226CDF" w14:textId="77777777" w:rsidR="002500A2" w:rsidRDefault="00A571E0" w:rsidP="002500A2">
      <w:pPr>
        <w:keepNext/>
      </w:pPr>
      <w:r>
        <w:rPr>
          <w:noProof/>
        </w:rPr>
        <w:object w:dxaOrig="6970" w:dyaOrig="1430" w14:anchorId="377CDD0C">
          <v:shape id="_x0000_i1028" type="#_x0000_t75" alt="" style="width:348.85pt;height:71.2pt;mso-width-percent:0;mso-height-percent:0;mso-width-percent:0;mso-height-percent:0" o:ole="">
            <v:imagedata r:id="rId38" o:title=""/>
          </v:shape>
          <o:OLEObject Type="Embed" ProgID="Word.Document.12" ShapeID="_x0000_i1028" DrawAspect="Content" ObjectID="_1596552105" r:id="rId39">
            <o:FieldCodes>\s</o:FieldCodes>
          </o:OLEObject>
        </w:object>
      </w:r>
    </w:p>
    <w:p w14:paraId="18B77D08" w14:textId="02A9ED00" w:rsidR="002500A2" w:rsidRDefault="002500A2" w:rsidP="002500A2">
      <w:pPr>
        <w:pStyle w:val="Caption"/>
      </w:pPr>
      <w:bookmarkStart w:id="116" w:name="_Ref522279574"/>
      <w:bookmarkStart w:id="117"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6"/>
      <w:r>
        <w:t xml:space="preserve"> a regular Pytest unit test</w:t>
      </w:r>
      <w:bookmarkEnd w:id="117"/>
    </w:p>
    <w:bookmarkStart w:id="118" w:name="_MON_1596479304"/>
    <w:bookmarkEnd w:id="118"/>
    <w:p w14:paraId="52446376" w14:textId="5AFFE1F3" w:rsidR="002500A2" w:rsidRDefault="00A571E0" w:rsidP="002500A2">
      <w:r>
        <w:rPr>
          <w:noProof/>
        </w:rPr>
        <w:object w:dxaOrig="6980" w:dyaOrig="3920" w14:anchorId="374F8356">
          <v:shape id="_x0000_i1027" type="#_x0000_t75" alt="" style="width:348.65pt;height:196pt;mso-width-percent:0;mso-height-percent:0;mso-width-percent:0;mso-height-percent:0" o:ole="">
            <v:imagedata r:id="rId40" o:title=""/>
          </v:shape>
          <o:OLEObject Type="Embed" ProgID="Word.Document.12" ShapeID="_x0000_i1027" DrawAspect="Content" ObjectID="_1596552106" r:id="rId41">
            <o:FieldCodes>\s</o:FieldCodes>
          </o:OLEObject>
        </w:object>
      </w:r>
    </w:p>
    <w:p w14:paraId="24A8919E" w14:textId="2271A742" w:rsidR="002500A2" w:rsidRPr="00D84065" w:rsidRDefault="002500A2" w:rsidP="002500A2">
      <w:pPr>
        <w:pStyle w:val="Caption"/>
      </w:pPr>
      <w:bookmarkStart w:id="119" w:name="_Ref522279575"/>
      <w:bookmarkStart w:id="120"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9"/>
      <w:r>
        <w:t xml:space="preserve"> A Pyfakefs Pytest unit test</w:t>
      </w:r>
      <w:bookmarkEnd w:id="120"/>
    </w:p>
    <w:p w14:paraId="33BB69E0" w14:textId="77777777" w:rsidR="002500A2" w:rsidRPr="00A8382A" w:rsidRDefault="002500A2" w:rsidP="002500A2"/>
    <w:p w14:paraId="37D97D8F" w14:textId="77777777" w:rsidR="002500A2" w:rsidRDefault="002500A2" w:rsidP="003A262B">
      <w:pPr>
        <w:pStyle w:val="Heading2"/>
      </w:pPr>
      <w:bookmarkStart w:id="121" w:name="_Toc522793430"/>
      <w:r>
        <w:t>Overall evaluation</w:t>
      </w:r>
      <w:bookmarkEnd w:id="121"/>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2" w:name="_MON_1596480440"/>
    <w:bookmarkEnd w:id="122"/>
    <w:p w14:paraId="6EA2E728" w14:textId="77777777" w:rsidR="002500A2" w:rsidRDefault="00A571E0" w:rsidP="002500A2">
      <w:pPr>
        <w:keepNext/>
      </w:pPr>
      <w:r>
        <w:rPr>
          <w:b/>
          <w:noProof/>
          <w:color w:val="FF0000"/>
        </w:rPr>
        <w:object w:dxaOrig="6970" w:dyaOrig="1300" w14:anchorId="2847AB50">
          <v:shape id="_x0000_i1026" type="#_x0000_t75" alt="" style="width:348.85pt;height:64.8pt;mso-width-percent:0;mso-height-percent:0;mso-width-percent:0;mso-height-percent:0" o:ole="">
            <v:imagedata r:id="rId42" o:title=""/>
          </v:shape>
          <o:OLEObject Type="Embed" ProgID="Word.Document.12" ShapeID="_x0000_i1026" DrawAspect="Content" ObjectID="_1596552107" r:id="rId43">
            <o:FieldCodes>\s</o:FieldCodes>
          </o:OLEObject>
        </w:object>
      </w:r>
    </w:p>
    <w:p w14:paraId="7A8AC910" w14:textId="47F1488F" w:rsidR="002500A2" w:rsidRDefault="002500A2" w:rsidP="002500A2">
      <w:pPr>
        <w:pStyle w:val="Caption"/>
        <w:rPr>
          <w:b/>
          <w:color w:val="FF0000"/>
        </w:rPr>
      </w:pPr>
      <w:bookmarkStart w:id="123" w:name="_Ref522791592"/>
      <w:bookmarkStart w:id="124" w:name="_Toc52279337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5</w:t>
      </w:r>
      <w:r w:rsidR="00A571E0">
        <w:rPr>
          <w:noProof/>
        </w:rPr>
        <w:fldChar w:fldCharType="end"/>
      </w:r>
      <w:bookmarkEnd w:id="123"/>
      <w:r>
        <w:t xml:space="preserve"> Example Hansard text before NE annotations - SimpleGUI</w:t>
      </w:r>
      <w:bookmarkEnd w:id="124"/>
    </w:p>
    <w:p w14:paraId="39505B6E" w14:textId="77777777" w:rsidR="002500A2" w:rsidRDefault="002500A2" w:rsidP="002500A2">
      <w:pPr>
        <w:rPr>
          <w:b/>
          <w:color w:val="FF0000"/>
        </w:rPr>
      </w:pPr>
    </w:p>
    <w:bookmarkStart w:id="125" w:name="_MON_1596480357"/>
    <w:bookmarkEnd w:id="125"/>
    <w:p w14:paraId="5AD06519" w14:textId="77777777" w:rsidR="002500A2" w:rsidRDefault="00A571E0" w:rsidP="002500A2">
      <w:pPr>
        <w:keepNext/>
      </w:pPr>
      <w:r>
        <w:rPr>
          <w:b/>
          <w:noProof/>
          <w:color w:val="FF0000"/>
        </w:rPr>
        <w:object w:dxaOrig="6970" w:dyaOrig="1140" w14:anchorId="5546B547">
          <v:shape id="_x0000_i1025" type="#_x0000_t75" alt="" style="width:348.85pt;height:58.45pt;mso-width-percent:0;mso-height-percent:0;mso-width-percent:0;mso-height-percent:0" o:ole="">
            <v:imagedata r:id="rId44" o:title=""/>
          </v:shape>
          <o:OLEObject Type="Embed" ProgID="Word.Document.12" ShapeID="_x0000_i1025" DrawAspect="Content" ObjectID="_1596552108" r:id="rId45">
            <o:FieldCodes>\s</o:FieldCodes>
          </o:OLEObject>
        </w:object>
      </w:r>
    </w:p>
    <w:p w14:paraId="07C35DA2" w14:textId="635AC77C" w:rsidR="002500A2" w:rsidRPr="00561904" w:rsidRDefault="002500A2" w:rsidP="002500A2">
      <w:pPr>
        <w:pStyle w:val="Caption"/>
        <w:rPr>
          <w:b/>
          <w:color w:val="FF0000"/>
        </w:rPr>
      </w:pPr>
      <w:bookmarkStart w:id="126" w:name="_Ref522791594"/>
      <w:bookmarkStart w:id="127" w:name="_Toc52279337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6</w:t>
      </w:r>
      <w:r w:rsidR="00A571E0">
        <w:rPr>
          <w:noProof/>
        </w:rPr>
        <w:fldChar w:fldCharType="end"/>
      </w:r>
      <w:bookmarkEnd w:id="126"/>
      <w:r>
        <w:t xml:space="preserve"> Example Hansard text after NE annotations - SimpleGUI</w:t>
      </w:r>
      <w:bookmarkEnd w:id="127"/>
    </w:p>
    <w:p w14:paraId="6DE6A169" w14:textId="77777777" w:rsidR="002500A2" w:rsidRPr="00E4435F" w:rsidRDefault="002500A2" w:rsidP="00E4435F"/>
    <w:p w14:paraId="7A5F59A2" w14:textId="55DEFAFB" w:rsidR="001C0273" w:rsidRDefault="001C0273" w:rsidP="001C0273">
      <w:pPr>
        <w:pStyle w:val="Heading1"/>
      </w:pPr>
      <w:bookmarkStart w:id="128" w:name="_Toc522793431"/>
      <w:bookmarkStart w:id="129" w:name="_Ref522794036"/>
      <w:r>
        <w:lastRenderedPageBreak/>
        <w:t>Graphical User Interface</w:t>
      </w:r>
      <w:bookmarkEnd w:id="128"/>
      <w:bookmarkEnd w:id="129"/>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241BE6AE" w:rsidR="00C83AB7" w:rsidRDefault="009911B3" w:rsidP="009911B3">
      <w:pPr>
        <w:pStyle w:val="Caption"/>
      </w:pPr>
      <w:bookmarkStart w:id="130" w:name="_Ref522736737"/>
      <w:bookmarkStart w:id="131" w:name="_Toc52279337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7</w:t>
      </w:r>
      <w:r w:rsidR="00A571E0">
        <w:rPr>
          <w:noProof/>
        </w:rPr>
        <w:fldChar w:fldCharType="end"/>
      </w:r>
      <w:bookmarkEnd w:id="130"/>
      <w:r>
        <w:t xml:space="preserve"> Simple</w:t>
      </w:r>
      <w:r w:rsidR="00544A9B">
        <w:t>-</w:t>
      </w:r>
      <w:r>
        <w:t>GUI basic design</w:t>
      </w:r>
      <w:bookmarkEnd w:id="131"/>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7"/>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2" w:name="_Ref522280259"/>
      <w:bookmarkStart w:id="133" w:name="_Toc522793432"/>
      <w:r>
        <w:t>Planning</w:t>
      </w:r>
      <w:bookmarkEnd w:id="132"/>
      <w:bookmarkEnd w:id="133"/>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4" w:name="_Ref522787358"/>
      <w:bookmarkStart w:id="135" w:name="_Toc52279338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11</w:t>
      </w:r>
      <w:r w:rsidR="00A571E0">
        <w:rPr>
          <w:noProof/>
        </w:rPr>
        <w:fldChar w:fldCharType="end"/>
      </w:r>
      <w:bookmarkEnd w:id="134"/>
      <w:r>
        <w:t xml:space="preserve"> Original work plan given in proposal</w:t>
      </w:r>
      <w:bookmarkEnd w:id="135"/>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6" w:name="_Ref522787939"/>
      <w:bookmarkStart w:id="137" w:name="_Toc52279337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8</w:t>
      </w:r>
      <w:r w:rsidR="00A571E0">
        <w:rPr>
          <w:noProof/>
        </w:rPr>
        <w:fldChar w:fldCharType="end"/>
      </w:r>
      <w:bookmarkEnd w:id="136"/>
      <w:r>
        <w:t xml:space="preserve"> Actual time spent on each work package of project</w:t>
      </w:r>
      <w:bookmarkEnd w:id="137"/>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8" w:name="_Toc522793433"/>
      <w:r w:rsidRPr="00FE6F9D">
        <w:t>Summary and Conclusions</w:t>
      </w:r>
      <w:bookmarkEnd w:id="138"/>
    </w:p>
    <w:p w14:paraId="4207AC43" w14:textId="0F299B5E" w:rsidR="00D75AF0" w:rsidRDefault="00D75AF0" w:rsidP="00EB2FAB">
      <w:pPr>
        <w:pStyle w:val="Heading2"/>
      </w:pPr>
      <w:bookmarkStart w:id="139" w:name="_Toc522793434"/>
      <w:r>
        <w:t>Pre-processing is hard</w:t>
      </w:r>
      <w:bookmarkEnd w:id="139"/>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0" w:name="_Ref521576199"/>
      <w:bookmarkStart w:id="141" w:name="_Toc522793435"/>
      <w:r>
        <w:t>Labelling is hard</w:t>
      </w:r>
      <w:bookmarkEnd w:id="140"/>
      <w:bookmarkEnd w:id="141"/>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2" w:name="_Toc522793436"/>
      <w:r>
        <w:t>Sentence tokenization is hard</w:t>
      </w:r>
      <w:bookmarkEnd w:id="142"/>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w:t>
      </w:r>
      <w:r>
        <w:lastRenderedPageBreak/>
        <w:t xml:space="preserve">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3" w:name="_Toc522793437"/>
      <w:r>
        <w:t>Neural networks are slow</w:t>
      </w:r>
      <w:r w:rsidR="00B01359">
        <w:t xml:space="preserve"> and opaque</w:t>
      </w:r>
      <w:bookmarkEnd w:id="143"/>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Gaining any further information from a Keras model during training, except for the metrics defined at model-compile time which are computed after each epoch, requires writing custom call-backs. So a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44" w:name="_Toc522793438"/>
      <w:r>
        <w:t>Future</w:t>
      </w:r>
      <w:r w:rsidR="003D155A">
        <w:t xml:space="preserve"> work</w:t>
      </w:r>
      <w:bookmarkEnd w:id="144"/>
    </w:p>
    <w:p w14:paraId="7E96B3DF" w14:textId="767F749C" w:rsidR="003D155A" w:rsidRDefault="003D155A" w:rsidP="003D155A"/>
    <w:p w14:paraId="4A87BBEA" w14:textId="77777777" w:rsidR="0089379E"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5C190063" w:rsidR="003D155A" w:rsidRDefault="00684D0B" w:rsidP="003D155A">
      <w:r>
        <w:t>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0F34F95" w:rsidR="0089379E" w:rsidRPr="003D155A" w:rsidRDefault="0089379E" w:rsidP="003D155A">
      <w:r>
        <w:t xml:space="preserve">Finally, the Keras model should </w:t>
      </w:r>
      <w:r w:rsidR="00476C2A">
        <w:t xml:space="preserve">have precision and recall metrics added, so that F1 can be calculated. These metrics were removed from Keras in Keras version </w:t>
      </w:r>
      <w:r w:rsidR="00ED53F7">
        <w:t>2 but</w:t>
      </w:r>
      <w:r w:rsidR="00476C2A">
        <w:t xml:space="preserve"> could be added to the model as custom metrics.</w:t>
      </w:r>
    </w:p>
    <w:p w14:paraId="52E6FC38" w14:textId="77777777" w:rsidR="006F14DB" w:rsidRPr="00FE6F9D" w:rsidRDefault="006F14DB" w:rsidP="00FE6F9D">
      <w:pPr>
        <w:pStyle w:val="Heading1"/>
      </w:pPr>
      <w:bookmarkStart w:id="145" w:name="_Toc522793439"/>
      <w:r w:rsidRPr="00FE6F9D">
        <w:t>References</w:t>
      </w:r>
      <w:bookmarkEnd w:id="145"/>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6" w:name="_Toc522793440"/>
      <w:r w:rsidRPr="00FE6F9D">
        <w:lastRenderedPageBreak/>
        <w:t>User Manual</w:t>
      </w:r>
      <w:bookmarkEnd w:id="146"/>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7" w:name="_Ref5227950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9</w:t>
      </w:r>
      <w:r w:rsidR="00A571E0">
        <w:rPr>
          <w:noProof/>
        </w:rPr>
        <w:fldChar w:fldCharType="end"/>
      </w:r>
      <w:bookmarkEnd w:id="147"/>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8" w:name="_Ref522795131"/>
      <w:r>
        <w:t xml:space="preserve">Figure </w:t>
      </w:r>
      <w:r w:rsidR="00A571E0">
        <w:rPr>
          <w:noProof/>
        </w:rPr>
        <w:fldChar w:fldCharType="begin"/>
      </w:r>
      <w:r w:rsidR="00A571E0">
        <w:rPr>
          <w:noProof/>
        </w:rPr>
        <w:instrText xml:space="preserve"> SEQ Figure \* ARABIC </w:instrText>
      </w:r>
      <w:r w:rsidR="00A571E0">
        <w:rPr>
          <w:noProof/>
        </w:rPr>
        <w:fldChar w:fldCharType="separate"/>
      </w:r>
      <w:r>
        <w:rPr>
          <w:noProof/>
        </w:rPr>
        <w:t>20</w:t>
      </w:r>
      <w:r w:rsidR="00A571E0">
        <w:rPr>
          <w:noProof/>
        </w:rPr>
        <w:fldChar w:fldCharType="end"/>
      </w:r>
      <w:bookmarkEnd w:id="148"/>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9" w:name="_Ref522795193"/>
      <w:r>
        <w:t xml:space="preserve">Figure </w:t>
      </w:r>
      <w:r w:rsidR="00A571E0">
        <w:rPr>
          <w:noProof/>
        </w:rPr>
        <w:fldChar w:fldCharType="begin"/>
      </w:r>
      <w:r w:rsidR="00A571E0">
        <w:rPr>
          <w:noProof/>
        </w:rPr>
        <w:instrText xml:space="preserve"> SEQ Figure \* ARABIC </w:instrText>
      </w:r>
      <w:r w:rsidR="00A571E0">
        <w:rPr>
          <w:noProof/>
        </w:rPr>
        <w:fldChar w:fldCharType="separate"/>
      </w:r>
      <w:r>
        <w:rPr>
          <w:noProof/>
        </w:rPr>
        <w:t>21</w:t>
      </w:r>
      <w:r w:rsidR="00A571E0">
        <w:rPr>
          <w:noProof/>
        </w:rPr>
        <w:fldChar w:fldCharType="end"/>
      </w:r>
      <w:bookmarkEnd w:id="149"/>
      <w:r>
        <w:t xml:space="preserve"> Simple-GUI debate page with an annotated paragraph.</w:t>
      </w:r>
    </w:p>
    <w:p w14:paraId="592531E8" w14:textId="311A38F8" w:rsidR="00EA355D" w:rsidRDefault="007923F8" w:rsidP="00EA355D">
      <w:pPr>
        <w:pStyle w:val="Heading1"/>
      </w:pPr>
      <w:bookmarkStart w:id="150" w:name="_Ref521568652"/>
      <w:bookmarkStart w:id="151" w:name="_Toc522793441"/>
      <w:r>
        <w:t>Appendix A</w:t>
      </w:r>
      <w:r w:rsidR="00EA355D">
        <w:t>: List of Invoke tasks</w:t>
      </w:r>
      <w:bookmarkEnd w:id="150"/>
      <w:bookmarkEnd w:id="151"/>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2" w:name="_Ref522269834"/>
      <w:bookmarkStart w:id="153"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2"/>
      <w:r>
        <w:t xml:space="preserve"> List of Invoke tasks used to drive the pipeline</w:t>
      </w:r>
      <w:bookmarkEnd w:id="15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8"/>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54" w:name="_Ref521578620"/>
      <w:bookmarkStart w:id="155" w:name="_Toc522793442"/>
      <w:r>
        <w:t>Appendix B</w:t>
      </w:r>
      <w:r w:rsidR="004B3D94">
        <w:t xml:space="preserve">: </w:t>
      </w:r>
      <w:r w:rsidR="00D75AF0">
        <w:t>What’s My Work</w:t>
      </w:r>
      <w:bookmarkEnd w:id="154"/>
      <w:bookmarkEnd w:id="155"/>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56" w:name="_Ref522796412"/>
      <w:r>
        <w:t xml:space="preserve">Table </w:t>
      </w:r>
      <w:r w:rsidR="00A571E0">
        <w:rPr>
          <w:noProof/>
        </w:rPr>
        <w:fldChar w:fldCharType="begin"/>
      </w:r>
      <w:r w:rsidR="00A571E0">
        <w:rPr>
          <w:noProof/>
        </w:rPr>
        <w:instrText xml:space="preserve"> SEQ</w:instrText>
      </w:r>
      <w:r w:rsidR="00A571E0">
        <w:rPr>
          <w:noProof/>
        </w:rPr>
        <w:instrText xml:space="preserve"> Table \* ARABIC </w:instrText>
      </w:r>
      <w:r w:rsidR="00A571E0">
        <w:rPr>
          <w:noProof/>
        </w:rPr>
        <w:fldChar w:fldCharType="separate"/>
      </w:r>
      <w:r>
        <w:rPr>
          <w:noProof/>
        </w:rPr>
        <w:t>13</w:t>
      </w:r>
      <w:r w:rsidR="00A571E0">
        <w:rPr>
          <w:noProof/>
        </w:rPr>
        <w:fldChar w:fldCharType="end"/>
      </w:r>
      <w:bookmarkEnd w:id="156"/>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lastRenderedPageBreak/>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lastRenderedPageBreak/>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CA10E" w14:textId="77777777" w:rsidR="00A571E0" w:rsidRDefault="00A571E0" w:rsidP="00540C85">
      <w:r>
        <w:separator/>
      </w:r>
    </w:p>
  </w:endnote>
  <w:endnote w:type="continuationSeparator" w:id="0">
    <w:p w14:paraId="78273298" w14:textId="77777777" w:rsidR="00A571E0" w:rsidRDefault="00A571E0"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362C3" w14:textId="77777777" w:rsidR="00A571E0" w:rsidRDefault="00A571E0" w:rsidP="00540C85">
      <w:r>
        <w:separator/>
      </w:r>
    </w:p>
  </w:footnote>
  <w:footnote w:type="continuationSeparator" w:id="0">
    <w:p w14:paraId="67E4AAA4" w14:textId="77777777" w:rsidR="00A571E0" w:rsidRDefault="00A571E0" w:rsidP="00540C85">
      <w:r>
        <w:continuationSeparator/>
      </w:r>
    </w:p>
  </w:footnote>
  <w:footnote w:id="1">
    <w:p w14:paraId="4602AC36" w14:textId="64AEAAB3" w:rsidR="0089379E" w:rsidRDefault="0089379E"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9379E" w:rsidRDefault="0089379E"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9379E" w:rsidRDefault="0089379E"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9379E" w:rsidRDefault="0089379E">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9379E" w:rsidRDefault="0089379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9379E" w:rsidRDefault="0089379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89379E" w:rsidRDefault="0089379E">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89379E" w:rsidRDefault="0089379E">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89379E" w:rsidRDefault="0089379E">
      <w:pPr>
        <w:pStyle w:val="FootnoteText"/>
      </w:pPr>
      <w:r>
        <w:rPr>
          <w:rStyle w:val="FootnoteReference"/>
        </w:rPr>
        <w:footnoteRef/>
      </w:r>
      <w:r>
        <w:t xml:space="preserve"> </w:t>
      </w:r>
      <w:r w:rsidRPr="0073251E">
        <w:t>http://www.pyinvoke.org/</w:t>
      </w:r>
    </w:p>
  </w:footnote>
  <w:footnote w:id="10">
    <w:p w14:paraId="59F28ED0" w14:textId="1DEDF406" w:rsidR="0089379E" w:rsidRDefault="0089379E">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89379E" w:rsidRDefault="0089379E">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89379E" w:rsidRDefault="0089379E">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89379E" w:rsidRDefault="0089379E">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89379E" w:rsidRDefault="0089379E">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89379E" w:rsidRDefault="0089379E">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4A19235" w14:textId="74E54E0B" w:rsidR="0089379E" w:rsidRDefault="0089379E"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7">
    <w:p w14:paraId="344ECF76" w14:textId="1BEFE02E" w:rsidR="0089379E" w:rsidRDefault="0089379E"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8">
    <w:p w14:paraId="346A12EE" w14:textId="5C77F2A4" w:rsidR="0089379E" w:rsidRDefault="0089379E">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6B0F8-48E1-4A4B-913F-B82F816AD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45</Pages>
  <Words>14715</Words>
  <Characters>77553</Characters>
  <Application>Microsoft Office Word</Application>
  <DocSecurity>0</DocSecurity>
  <Lines>2215</Lines>
  <Paragraphs>101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34</cp:revision>
  <cp:lastPrinted>2018-08-23T12:13:00Z</cp:lastPrinted>
  <dcterms:created xsi:type="dcterms:W3CDTF">2018-07-11T07:25:00Z</dcterms:created>
  <dcterms:modified xsi:type="dcterms:W3CDTF">2018-08-2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